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bookmarkStart w:id="1" w:name="_Toc498184262"/>
      <w:r>
        <w:lastRenderedPageBreak/>
        <w:t>Resumo</w:t>
      </w:r>
      <w:bookmarkEnd w:id="0"/>
      <w:bookmarkEnd w:id="1"/>
    </w:p>
    <w:p w14:paraId="166EE252" w14:textId="0A139E50" w:rsidR="00E9160C" w:rsidRDefault="00E9160C" w:rsidP="00E9160C">
      <w:r>
        <w:t xml:space="preserve">Este trabalho consiste na construção de um jogo, </w:t>
      </w:r>
      <w:r w:rsidR="00070C79">
        <w:t>“</w:t>
      </w:r>
      <w:r w:rsidRPr="00070C79">
        <w:t>Corrida de Reis</w:t>
      </w:r>
      <w:r w:rsidR="00070C79">
        <w:t>”</w:t>
      </w:r>
      <w:r>
        <w:t>, utilizando uma linguagem de programação em lógica, denominada como PROLOG.</w:t>
      </w:r>
    </w:p>
    <w:p w14:paraId="5CFFC2E7" w14:textId="77777777" w:rsidR="004420C5" w:rsidRDefault="004420C5" w:rsidP="00E9160C"/>
    <w:p w14:paraId="36ED13BE" w14:textId="62F2C5F4" w:rsidR="00E9160C" w:rsidRDefault="00070C79" w:rsidP="00E9160C">
      <w:r>
        <w:t>“</w:t>
      </w:r>
      <w:r w:rsidR="00E9160C" w:rsidRPr="00070C79">
        <w:t>Corrida de Reis</w:t>
      </w:r>
      <w:r w:rsidRPr="00070C79">
        <w:t>”</w:t>
      </w:r>
      <w:r w:rsidR="00E9160C" w:rsidRPr="008967E3">
        <w:rPr>
          <w:i/>
        </w:rPr>
        <w:t xml:space="preserve"> </w:t>
      </w:r>
      <w:r w:rsidR="00E9160C"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="00E9160C" w:rsidRPr="005F7452">
        <w:rPr>
          <w:i/>
        </w:rPr>
        <w:t>Xeque-Mate</w:t>
      </w:r>
      <w:r w:rsidR="00E9160C">
        <w:t xml:space="preserve"> e o segundo jogador necessitar de jogar mais uma vez antes do final da partida. Os jogadores começam do mesmo lado tabuleiro cada um com as seguintes peças: um </w:t>
      </w:r>
      <w:r w:rsidR="00E9160C" w:rsidRPr="00070C79">
        <w:t>Rei</w:t>
      </w:r>
      <w:r w:rsidR="00E9160C">
        <w:t xml:space="preserve">, uma </w:t>
      </w:r>
      <w:r w:rsidR="00E9160C" w:rsidRPr="00070C79">
        <w:t>Rainha</w:t>
      </w:r>
      <w:r w:rsidR="00E9160C">
        <w:t xml:space="preserve">, 2 </w:t>
      </w:r>
      <w:r w:rsidR="00E9160C" w:rsidRPr="00070C79">
        <w:t>Torres</w:t>
      </w:r>
      <w:r w:rsidR="00E9160C">
        <w:t xml:space="preserve">, 2 </w:t>
      </w:r>
      <w:r w:rsidR="00E9160C" w:rsidRPr="00070C79">
        <w:t>Bispos</w:t>
      </w:r>
      <w:r w:rsidR="00E9160C">
        <w:t xml:space="preserve"> e 2 </w:t>
      </w:r>
      <w:r w:rsidR="00E9160C" w:rsidRPr="00070C79">
        <w:t>Cavalos</w:t>
      </w:r>
      <w:r w:rsidR="00E9160C">
        <w:t xml:space="preserve">. O objetivo do jogo é levar o Rei para a última linha do tabuleiro. Se o segundo jogador conseguir colocar o seu </w:t>
      </w:r>
      <w:r w:rsidR="00E9160C" w:rsidRPr="00070C79">
        <w:t>Rei</w:t>
      </w:r>
      <w:r w:rsidR="00E9160C">
        <w:rPr>
          <w:i/>
        </w:rPr>
        <w:t xml:space="preserve"> </w:t>
      </w:r>
      <w:r w:rsidR="00E9160C">
        <w:t xml:space="preserve">na última linha do tabuleiro quando o primeiro já o tinha feito, então é considerado </w:t>
      </w:r>
      <w:r>
        <w:t>e</w:t>
      </w:r>
      <w:r w:rsidR="00E9160C" w:rsidRPr="00070C79">
        <w:t>mpate</w:t>
      </w:r>
      <w:r w:rsidR="00E9160C">
        <w:t>.</w:t>
      </w:r>
    </w:p>
    <w:p w14:paraId="5AE4F162" w14:textId="77777777" w:rsidR="004420C5" w:rsidRPr="00C316AD" w:rsidRDefault="004420C5" w:rsidP="00E9160C"/>
    <w:p w14:paraId="401B4374" w14:textId="77777777" w:rsidR="00E9160C" w:rsidRDefault="00E9160C" w:rsidP="00E9160C">
      <w:r>
        <w:t xml:space="preserve">Através da manipulação de predicados disponibilizados pelo </w:t>
      </w:r>
      <w:r w:rsidRPr="00070C79">
        <w:rPr>
          <w:i/>
        </w:rPr>
        <w:t>SICStus Prolog</w:t>
      </w:r>
      <w:r>
        <w:t>, foi possível a total implementação do jogo de modo eficiente e prático. Também implementamos todos os objetivos pedidos na descrição do guião, tal como os modos de jogo ( Humano vs. Humano, Humano vs. Computador e Computador vs. Computador).</w:t>
      </w:r>
    </w:p>
    <w:p w14:paraId="1C0D11CC" w14:textId="77777777" w:rsidR="004420C5" w:rsidRDefault="004420C5" w:rsidP="00E9160C"/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4D15F713" w14:textId="77777777" w:rsidR="00385A82" w:rsidRDefault="007B3BDE" w:rsidP="000C7018">
          <w:pPr>
            <w:rPr>
              <w:noProof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495BF549" w14:textId="77777777" w:rsidR="00385A82" w:rsidRDefault="00051B9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3" w:history="1">
            <w:r w:rsidR="00385A82" w:rsidRPr="00B824BC">
              <w:rPr>
                <w:rStyle w:val="Hiperligao"/>
                <w:noProof/>
              </w:rPr>
              <w:t>1</w:t>
            </w:r>
            <w:r w:rsidR="00385A82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385A82" w:rsidRPr="00B824BC">
              <w:rPr>
                <w:rStyle w:val="Hiperligao"/>
                <w:noProof/>
              </w:rPr>
              <w:t>Introduçã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3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5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67DDBBEC" w14:textId="77777777" w:rsidR="00385A82" w:rsidRDefault="00051B9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4" w:history="1">
            <w:r w:rsidR="00385A82" w:rsidRPr="00B824BC">
              <w:rPr>
                <w:rStyle w:val="Hiperligao"/>
                <w:noProof/>
              </w:rPr>
              <w:t>2</w:t>
            </w:r>
            <w:r w:rsidR="00385A82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385A82" w:rsidRPr="00B824BC">
              <w:rPr>
                <w:rStyle w:val="Hiperligao"/>
                <w:noProof/>
              </w:rPr>
              <w:t>O jogo “Corrida de Reis”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4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5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407F34BC" w14:textId="77777777" w:rsidR="00385A82" w:rsidRDefault="00051B9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65" w:history="1">
            <w:r w:rsidR="00385A82" w:rsidRPr="00B824BC">
              <w:rPr>
                <w:rStyle w:val="Hiperligao"/>
                <w:noProof/>
              </w:rPr>
              <w:t>2.1</w:t>
            </w:r>
            <w:r w:rsidR="00385A82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Imagens do Jogo Corrida do Reis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5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6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6B16EEA1" w14:textId="77777777" w:rsidR="00385A82" w:rsidRDefault="00051B9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66" w:history="1">
            <w:r w:rsidR="00385A82" w:rsidRPr="00B824BC">
              <w:rPr>
                <w:rStyle w:val="Hiperligao"/>
                <w:noProof/>
              </w:rPr>
              <w:t>3</w:t>
            </w:r>
            <w:r w:rsidR="00385A82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385A82" w:rsidRPr="00B824BC">
              <w:rPr>
                <w:rStyle w:val="Hiperligao"/>
                <w:noProof/>
              </w:rPr>
              <w:t>Abordagem inicial à modelação do jogo em Prolog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6 \h </w:instrText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b w:val="0"/>
                <w:bCs w:val="0"/>
                <w:noProof/>
                <w:webHidden/>
              </w:rPr>
              <w:t>Erro! Marcador não definido.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69CD8AA0" w14:textId="77777777" w:rsidR="00385A82" w:rsidRDefault="00051B9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67" w:history="1">
            <w:r w:rsidR="00385A82" w:rsidRPr="00B824BC">
              <w:rPr>
                <w:rStyle w:val="Hiperligao"/>
                <w:noProof/>
              </w:rPr>
              <w:t>3.1</w:t>
            </w:r>
            <w:r w:rsidR="00385A82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Representação do estado do jog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7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8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0D4C0AF3" w14:textId="77777777" w:rsidR="00385A82" w:rsidRDefault="00051B9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68" w:history="1">
            <w:r w:rsidR="00385A82" w:rsidRPr="00B824BC">
              <w:rPr>
                <w:rStyle w:val="Hiperligao"/>
                <w:noProof/>
              </w:rPr>
              <w:t>3.1.1</w:t>
            </w:r>
            <w:r w:rsidR="00385A82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Lista representativa do estado inicial do jog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8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9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394CB231" w14:textId="77777777" w:rsidR="00385A82" w:rsidRDefault="00051B9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69" w:history="1">
            <w:r w:rsidR="00385A82" w:rsidRPr="00B824BC">
              <w:rPr>
                <w:rStyle w:val="Hiperligao"/>
                <w:noProof/>
              </w:rPr>
              <w:t>3.1.2</w:t>
            </w:r>
            <w:r w:rsidR="00385A82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Lista representativa de um possível estado intermédio do jog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69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9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4E5CD831" w14:textId="77777777" w:rsidR="00385A82" w:rsidRDefault="00051B9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184270" w:history="1">
            <w:r w:rsidR="00385A82" w:rsidRPr="00B824BC">
              <w:rPr>
                <w:rStyle w:val="Hiperligao"/>
                <w:bCs/>
                <w:iCs/>
                <w:noProof/>
              </w:rPr>
              <w:t>3.1.3</w:t>
            </w:r>
            <w:r w:rsidR="00385A82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Lista representativa de um possível estado final do jog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70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10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5ADEBA33" w14:textId="77777777" w:rsidR="00385A82" w:rsidRDefault="00051B9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71" w:history="1">
            <w:r w:rsidR="00385A82" w:rsidRPr="00B824BC">
              <w:rPr>
                <w:rStyle w:val="Hiperligao"/>
                <w:noProof/>
              </w:rPr>
              <w:t>3.2</w:t>
            </w:r>
            <w:r w:rsidR="00385A82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Visualização do tabuleiro em modo de texto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71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10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2D9A0DAC" w14:textId="77777777" w:rsidR="00385A82" w:rsidRDefault="00051B9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184272" w:history="1">
            <w:r w:rsidR="00385A82" w:rsidRPr="00B824BC">
              <w:rPr>
                <w:rStyle w:val="Hiperligao"/>
                <w:noProof/>
              </w:rPr>
              <w:t>3.3</w:t>
            </w:r>
            <w:r w:rsidR="00385A82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385A82" w:rsidRPr="00B824BC">
              <w:rPr>
                <w:rStyle w:val="Hiperligao"/>
                <w:noProof/>
              </w:rPr>
              <w:t>Cabeçalhos dos predicados a serem implementados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72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11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0A0B3C7B" w14:textId="77777777" w:rsidR="00385A82" w:rsidRDefault="00051B9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184273" w:history="1">
            <w:r w:rsidR="00385A82" w:rsidRPr="00B824BC">
              <w:rPr>
                <w:rStyle w:val="Hiperligao"/>
                <w:noProof/>
              </w:rPr>
              <w:t>4</w:t>
            </w:r>
            <w:r w:rsidR="00385A82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385A82" w:rsidRPr="00B824BC">
              <w:rPr>
                <w:rStyle w:val="Hiperligao"/>
                <w:noProof/>
              </w:rPr>
              <w:t>Bibliografia</w:t>
            </w:r>
            <w:r w:rsidR="00385A82">
              <w:rPr>
                <w:noProof/>
                <w:webHidden/>
              </w:rPr>
              <w:tab/>
            </w:r>
            <w:r w:rsidR="00385A82">
              <w:rPr>
                <w:noProof/>
                <w:webHidden/>
              </w:rPr>
              <w:fldChar w:fldCharType="begin"/>
            </w:r>
            <w:r w:rsidR="00385A82">
              <w:rPr>
                <w:noProof/>
                <w:webHidden/>
              </w:rPr>
              <w:instrText xml:space="preserve"> PAGEREF _Toc498184273 \h </w:instrText>
            </w:r>
            <w:r w:rsidR="00385A82">
              <w:rPr>
                <w:noProof/>
                <w:webHidden/>
              </w:rPr>
            </w:r>
            <w:r w:rsidR="00385A82">
              <w:rPr>
                <w:noProof/>
                <w:webHidden/>
              </w:rPr>
              <w:fldChar w:fldCharType="separate"/>
            </w:r>
            <w:r w:rsidR="00C7163A">
              <w:rPr>
                <w:noProof/>
                <w:webHidden/>
              </w:rPr>
              <w:t>12</w:t>
            </w:r>
            <w:r w:rsidR="00385A82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6BA1BB3B" w14:textId="77777777" w:rsidR="00F660DC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251482" w:history="1">
        <w:r w:rsidR="00F660DC" w:rsidRPr="00234EBD">
          <w:rPr>
            <w:rStyle w:val="Hiperligao"/>
            <w:noProof/>
          </w:rPr>
          <w:t>Figura 1: Estado inicial do tabuleiro</w:t>
        </w:r>
        <w:r w:rsidR="00F660DC">
          <w:rPr>
            <w:noProof/>
            <w:webHidden/>
          </w:rPr>
          <w:tab/>
        </w:r>
        <w:r w:rsidR="00F660DC">
          <w:rPr>
            <w:noProof/>
            <w:webHidden/>
          </w:rPr>
          <w:fldChar w:fldCharType="begin"/>
        </w:r>
        <w:r w:rsidR="00F660DC">
          <w:rPr>
            <w:noProof/>
            <w:webHidden/>
          </w:rPr>
          <w:instrText xml:space="preserve"> PAGEREF _Toc498251482 \h </w:instrText>
        </w:r>
        <w:r w:rsidR="00F660DC">
          <w:rPr>
            <w:noProof/>
            <w:webHidden/>
          </w:rPr>
        </w:r>
        <w:r w:rsidR="00F660DC">
          <w:rPr>
            <w:noProof/>
            <w:webHidden/>
          </w:rPr>
          <w:fldChar w:fldCharType="separate"/>
        </w:r>
        <w:r w:rsidR="00F660DC">
          <w:rPr>
            <w:noProof/>
            <w:webHidden/>
          </w:rPr>
          <w:t>6</w:t>
        </w:r>
        <w:r w:rsidR="00F660DC">
          <w:rPr>
            <w:noProof/>
            <w:webHidden/>
          </w:rPr>
          <w:fldChar w:fldCharType="end"/>
        </w:r>
      </w:hyperlink>
    </w:p>
    <w:p w14:paraId="3698B04F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3" w:history="1">
        <w:r w:rsidRPr="00234EBD">
          <w:rPr>
            <w:rStyle w:val="Hiperligao"/>
            <w:noProof/>
          </w:rPr>
          <w:t>Figura 2: Possíveis jogadas do cav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AB09381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4" w:history="1">
        <w:r w:rsidRPr="00234EBD">
          <w:rPr>
            <w:rStyle w:val="Hiperligao"/>
            <w:noProof/>
          </w:rPr>
          <w:t>Figura 3: Possíveis jogadas do bisp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3177650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5" w:history="1">
        <w:r w:rsidRPr="00234EBD">
          <w:rPr>
            <w:rStyle w:val="Hiperligao"/>
            <w:noProof/>
          </w:rPr>
          <w:t>Figura 4: Possíveis jogadas da tor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6228240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6" w:history="1">
        <w:r w:rsidRPr="00234EBD">
          <w:rPr>
            <w:rStyle w:val="Hiperligao"/>
            <w:noProof/>
          </w:rPr>
          <w:t>Figura 5: Possíveis jogadas da rainh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64EBAB04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7" w:history="1">
        <w:r w:rsidRPr="00234EBD">
          <w:rPr>
            <w:rStyle w:val="Hiperligao"/>
            <w:noProof/>
          </w:rPr>
          <w:t>Figura 6: Possíveis jogadas do re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00C9A29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8" w:history="1">
        <w:r w:rsidRPr="00234EBD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E82EB57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89" w:history="1">
        <w:r w:rsidRPr="00234EBD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F8B3748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0" w:history="1">
        <w:r w:rsidRPr="00234EBD">
          <w:rPr>
            <w:rStyle w:val="Hiperligao"/>
            <w:noProof/>
          </w:rPr>
          <w:t>Figura 9: Jogo que irá acabar empat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AD4945B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1" w:history="1">
        <w:r w:rsidRPr="00234EBD">
          <w:rPr>
            <w:rStyle w:val="Hiperligao"/>
            <w:noProof/>
          </w:rPr>
          <w:t>Figura 10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284C40AD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2" w:history="1">
        <w:r w:rsidRPr="00234EBD">
          <w:rPr>
            <w:rStyle w:val="Hiperligao"/>
            <w:noProof/>
          </w:rPr>
          <w:t>Figura 11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059E99E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3" w:history="1">
        <w:r w:rsidRPr="00234EBD">
          <w:rPr>
            <w:rStyle w:val="Hiperligao"/>
            <w:noProof/>
          </w:rPr>
          <w:t>Figura 12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46411C9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4" w:history="1">
        <w:r w:rsidRPr="00234EBD">
          <w:rPr>
            <w:rStyle w:val="Hiperligao"/>
            <w:noProof/>
          </w:rPr>
          <w:t>Figura 13 Menu de iníci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6E0B3F7B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5" w:history="1">
        <w:r w:rsidRPr="00234EBD">
          <w:rPr>
            <w:rStyle w:val="Hiperligao"/>
            <w:noProof/>
          </w:rPr>
          <w:t>Figura 14 Menu de apoio ao jo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408F4E5D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6" w:history="1">
        <w:r w:rsidRPr="00234EBD">
          <w:rPr>
            <w:rStyle w:val="Hiperligao"/>
            <w:noProof/>
          </w:rPr>
          <w:t>Figura 15 Menu de saída do Jo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4BE2937" w14:textId="77777777" w:rsidR="00F660DC" w:rsidRDefault="00F660DC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51497" w:history="1">
        <w:r w:rsidRPr="00234EBD">
          <w:rPr>
            <w:rStyle w:val="Hiperligao"/>
            <w:noProof/>
          </w:rPr>
          <w:t>Figura 16 Início de jogo no Modo Jogador vs Jogad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514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0338F232" w14:textId="7558A498" w:rsidR="00AE2B17" w:rsidRDefault="0087200F" w:rsidP="00D3360A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69432857" w14:textId="72C1C35A" w:rsidR="004E126D" w:rsidRDefault="004E126D" w:rsidP="0098792C">
      <w:pPr>
        <w:pStyle w:val="Cabealho1"/>
      </w:pPr>
      <w:bookmarkStart w:id="2" w:name="_Toc498184263"/>
      <w:bookmarkStart w:id="3" w:name="_Toc495662470"/>
      <w:r>
        <w:lastRenderedPageBreak/>
        <w:t>Introdução</w:t>
      </w:r>
      <w:bookmarkEnd w:id="2"/>
    </w:p>
    <w:p w14:paraId="0F1E32EF" w14:textId="17A21B25" w:rsidR="00933887" w:rsidRDefault="003F04B7" w:rsidP="004E126D">
      <w:r>
        <w:t xml:space="preserve">Este projeto foi proposto no âmbito da unidade curricular de Programação em Lógica do Mestrado Integrado em Engenharia Informática e Computação. Consiste na implementação de um jogo de tabuleiro para 2 jogadores, usando uma linguagem de programação em lógica, denominada como </w:t>
      </w:r>
      <w:r w:rsidRPr="003F04B7">
        <w:rPr>
          <w:i/>
        </w:rPr>
        <w:t>Prolog</w:t>
      </w:r>
      <w:r>
        <w:t xml:space="preserve">. </w:t>
      </w:r>
      <w:r w:rsidR="00070C79">
        <w:t>O jogo de tabuleiro selecionado foi “</w:t>
      </w:r>
      <w:r w:rsidR="00871708">
        <w:t>Corrida de Reis</w:t>
      </w:r>
      <w:r w:rsidR="00070C79">
        <w:t>”</w:t>
      </w:r>
      <w:r w:rsidR="00871708">
        <w:t>, um jogo variado do Xadrez.</w:t>
      </w:r>
    </w:p>
    <w:p w14:paraId="68AD1DBA" w14:textId="0E16ADF1" w:rsidR="00871708" w:rsidRDefault="00FB48D3" w:rsidP="004E126D">
      <w:r>
        <w:t>O nosso relatório tem a seguinte estrutura:</w:t>
      </w:r>
    </w:p>
    <w:p w14:paraId="681F268C" w14:textId="0008C688" w:rsidR="00FB48D3" w:rsidRDefault="00FB48D3" w:rsidP="00FB48D3">
      <w:pPr>
        <w:pStyle w:val="PargrafodaLista"/>
        <w:numPr>
          <w:ilvl w:val="0"/>
          <w:numId w:val="32"/>
        </w:numPr>
      </w:pPr>
      <w:r>
        <w:t>Introdução</w:t>
      </w:r>
    </w:p>
    <w:p w14:paraId="386118FF" w14:textId="6831889A" w:rsidR="00FB48D3" w:rsidRDefault="00FB48D3" w:rsidP="00FB48D3">
      <w:pPr>
        <w:pStyle w:val="PargrafodaLista"/>
        <w:numPr>
          <w:ilvl w:val="0"/>
          <w:numId w:val="32"/>
        </w:numPr>
      </w:pPr>
      <w:r>
        <w:t xml:space="preserve">O jogo </w:t>
      </w:r>
      <w:r w:rsidR="00D83B1E">
        <w:t>“Corrida de Reis”</w:t>
      </w:r>
    </w:p>
    <w:p w14:paraId="4F5267EB" w14:textId="3FBB91E2" w:rsidR="00D83B1E" w:rsidRDefault="00607DA1" w:rsidP="00FB48D3">
      <w:pPr>
        <w:pStyle w:val="PargrafodaLista"/>
        <w:numPr>
          <w:ilvl w:val="0"/>
          <w:numId w:val="32"/>
        </w:numPr>
      </w:pPr>
      <w:r>
        <w:t>Lógica do jogo</w:t>
      </w:r>
    </w:p>
    <w:p w14:paraId="7C2D493E" w14:textId="14396FEB" w:rsidR="00607DA1" w:rsidRDefault="00607DA1" w:rsidP="00607DA1">
      <w:pPr>
        <w:pStyle w:val="PargrafodaLista"/>
        <w:numPr>
          <w:ilvl w:val="0"/>
          <w:numId w:val="32"/>
        </w:numPr>
      </w:pPr>
      <w:r>
        <w:t>Interface com o utilizador</w:t>
      </w:r>
    </w:p>
    <w:p w14:paraId="4548C850" w14:textId="15B29E1B" w:rsidR="00607DA1" w:rsidRDefault="00607DA1" w:rsidP="00607DA1">
      <w:pPr>
        <w:pStyle w:val="PargrafodaLista"/>
        <w:numPr>
          <w:ilvl w:val="0"/>
          <w:numId w:val="32"/>
        </w:numPr>
      </w:pPr>
      <w:r>
        <w:t>Conclusão</w:t>
      </w:r>
    </w:p>
    <w:p w14:paraId="28413786" w14:textId="30D1A2A0" w:rsidR="00D3360A" w:rsidRDefault="00D3360A" w:rsidP="00D3360A">
      <w:pPr>
        <w:pStyle w:val="PargrafodaLista"/>
        <w:numPr>
          <w:ilvl w:val="0"/>
          <w:numId w:val="32"/>
        </w:numPr>
      </w:pPr>
      <w:r>
        <w:t>Bibliografia</w:t>
      </w:r>
    </w:p>
    <w:p w14:paraId="06BC409B" w14:textId="77777777" w:rsidR="005D4C76" w:rsidRPr="003F04B7" w:rsidRDefault="005D4C76" w:rsidP="005D4C76"/>
    <w:p w14:paraId="353DF8AE" w14:textId="680CBF1D" w:rsidR="00003047" w:rsidRDefault="00D52DAC" w:rsidP="0098792C">
      <w:pPr>
        <w:pStyle w:val="Cabealho1"/>
      </w:pPr>
      <w:bookmarkStart w:id="4" w:name="_Toc498184264"/>
      <w:r>
        <w:t xml:space="preserve">O jogo </w:t>
      </w:r>
      <w:r w:rsidR="00FB48D3">
        <w:t>“</w:t>
      </w:r>
      <w:r>
        <w:t>Corrida de Reis</w:t>
      </w:r>
      <w:bookmarkEnd w:id="3"/>
      <w:r w:rsidR="00FB48D3">
        <w:t>”</w:t>
      </w:r>
      <w:bookmarkEnd w:id="4"/>
    </w:p>
    <w:p w14:paraId="4F60F175" w14:textId="14FF4AA4" w:rsidR="00E03DB3" w:rsidRDefault="00537D19" w:rsidP="0098792C">
      <w:r>
        <w:t xml:space="preserve">Em 1961, </w:t>
      </w:r>
      <w:r w:rsidR="00D03614" w:rsidRPr="00D03614">
        <w:t>Vernon Rylands Parton</w:t>
      </w:r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470F3D49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0A7686">
        <w:t xml:space="preserve"> Figura 1</w:t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lastRenderedPageBreak/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4770FAF" w:rsidR="00CA235A" w:rsidRDefault="00F53A39" w:rsidP="00EE0031">
      <w:pPr>
        <w:pStyle w:val="Cabealho2"/>
      </w:pPr>
      <w:bookmarkStart w:id="5" w:name="_Toc495239850"/>
      <w:bookmarkStart w:id="6" w:name="_Toc495662471"/>
      <w:bookmarkStart w:id="7" w:name="_Toc498184265"/>
      <w:r>
        <w:t>Imagens do Jogo Corrida do Reis</w:t>
      </w:r>
      <w:bookmarkEnd w:id="5"/>
      <w:bookmarkEnd w:id="6"/>
      <w:bookmarkEnd w:id="7"/>
    </w:p>
    <w:p w14:paraId="739270D7" w14:textId="43586072" w:rsidR="001960C0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402C2C68" w14:textId="77777777" w:rsidR="00727E01" w:rsidRDefault="00727E01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727E01">
        <w:trPr>
          <w:trHeight w:val="4252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8" w:name="_Toc498251482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1</w:t>
              </w:r>
            </w:fldSimple>
            <w:r>
              <w:t>: Estado inicial do tabuleiro</w:t>
            </w:r>
            <w:bookmarkEnd w:id="8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9" w:name="_Toc498251483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2</w:t>
              </w:r>
            </w:fldSimple>
            <w:r>
              <w:t>: Possíveis jogadas do cavalo</w:t>
            </w:r>
            <w:bookmarkEnd w:id="9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727E01">
        <w:trPr>
          <w:trHeight w:val="396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0" w:name="_Toc498251484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3</w:t>
              </w:r>
            </w:fldSimple>
            <w:r>
              <w:t>: Possíveis jogadas do bispo</w:t>
            </w:r>
            <w:bookmarkEnd w:id="10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1" w:name="_Toc498251485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4</w:t>
              </w:r>
            </w:fldSimple>
            <w:r>
              <w:t>: Possíveis jogadas da torre</w:t>
            </w:r>
            <w:bookmarkEnd w:id="11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727E01">
        <w:trPr>
          <w:trHeight w:val="396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2" w:name="_Toc498251486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5</w:t>
              </w:r>
            </w:fldSimple>
            <w:r>
              <w:t>: Possíveis jogadas da rainha</w:t>
            </w:r>
            <w:bookmarkEnd w:id="12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3" w:name="_Toc498251487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6</w:t>
              </w:r>
            </w:fldSimple>
            <w:r>
              <w:t>: Possíveis jogadas do rei</w:t>
            </w:r>
            <w:bookmarkEnd w:id="13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727E01">
        <w:trPr>
          <w:trHeight w:val="396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4" w:name="_Toc498251488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4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5" w:name="_Toc498251489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5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727E01">
        <w:trPr>
          <w:trHeight w:val="396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6" w:name="_Toc498251490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6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2D666B77" w14:textId="77777777" w:rsidR="005D4C76" w:rsidRDefault="005D4C76"/>
    <w:p w14:paraId="43801CC1" w14:textId="257A9367" w:rsidR="004A1FB7" w:rsidRDefault="00CC1380" w:rsidP="00910315">
      <w:pPr>
        <w:pStyle w:val="Cabealho1"/>
      </w:pPr>
      <w:r>
        <w:t>Lógica de jogo</w:t>
      </w:r>
    </w:p>
    <w:p w14:paraId="38D13AA7" w14:textId="70AE5D3C" w:rsidR="00C4113C" w:rsidRPr="00C4113C" w:rsidRDefault="00C4113C" w:rsidP="00C4113C">
      <w:pPr>
        <w:rPr>
          <w:color w:val="C00000"/>
        </w:rPr>
      </w:pPr>
      <w:r w:rsidRPr="00C4113C">
        <w:rPr>
          <w:color w:val="C00000"/>
        </w:rPr>
        <w:t>VERIFICAR!!!!</w:t>
      </w:r>
    </w:p>
    <w:p w14:paraId="5A265D5E" w14:textId="2BCAB384" w:rsidR="003D5DE1" w:rsidRPr="00C4113C" w:rsidRDefault="00910315" w:rsidP="00910315">
      <w:pPr>
        <w:rPr>
          <w:color w:val="ED7D31" w:themeColor="accent2"/>
        </w:rPr>
      </w:pPr>
      <w:r w:rsidRPr="00C4113C">
        <w:rPr>
          <w:color w:val="ED7D31" w:themeColor="accent2"/>
        </w:rPr>
        <w:t xml:space="preserve">É </w:t>
      </w:r>
      <w:r w:rsidR="006966CB" w:rsidRPr="00C4113C">
        <w:rPr>
          <w:color w:val="ED7D31" w:themeColor="accent2"/>
        </w:rPr>
        <w:t>descrito</w:t>
      </w:r>
      <w:r w:rsidRPr="00C4113C">
        <w:rPr>
          <w:color w:val="ED7D31" w:themeColor="accent2"/>
        </w:rPr>
        <w:t xml:space="preserve"> neste ca</w:t>
      </w:r>
      <w:r w:rsidR="00844F4E" w:rsidRPr="00C4113C">
        <w:rPr>
          <w:color w:val="ED7D31" w:themeColor="accent2"/>
        </w:rPr>
        <w:t>pítulo o método escolhido</w:t>
      </w:r>
      <w:r w:rsidR="00AD199B" w:rsidRPr="00C4113C">
        <w:rPr>
          <w:color w:val="ED7D31" w:themeColor="accent2"/>
        </w:rPr>
        <w:t xml:space="preserve"> para</w:t>
      </w:r>
      <w:r w:rsidR="00844F4E" w:rsidRPr="00C4113C">
        <w:rPr>
          <w:color w:val="ED7D31" w:themeColor="accent2"/>
        </w:rPr>
        <w:t xml:space="preserve"> a representação d</w:t>
      </w:r>
      <w:r w:rsidRPr="00C4113C">
        <w:rPr>
          <w:color w:val="ED7D31" w:themeColor="accent2"/>
        </w:rPr>
        <w:t>o estado do jogo,</w:t>
      </w:r>
      <w:r w:rsidR="00BF772C" w:rsidRPr="00C4113C">
        <w:rPr>
          <w:color w:val="ED7D31" w:themeColor="accent2"/>
        </w:rPr>
        <w:t xml:space="preserve"> incluindo</w:t>
      </w:r>
      <w:r w:rsidR="00C31D15" w:rsidRPr="00C4113C">
        <w:rPr>
          <w:color w:val="ED7D31" w:themeColor="accent2"/>
        </w:rPr>
        <w:t xml:space="preserve"> legenda</w:t>
      </w:r>
      <w:r w:rsidR="00E27C02" w:rsidRPr="00C4113C">
        <w:rPr>
          <w:color w:val="ED7D31" w:themeColor="accent2"/>
        </w:rPr>
        <w:t xml:space="preserve"> do tabuleiro</w:t>
      </w:r>
      <w:r w:rsidR="00C31D15" w:rsidRPr="00C4113C">
        <w:rPr>
          <w:color w:val="ED7D31" w:themeColor="accent2"/>
        </w:rPr>
        <w:t xml:space="preserve"> e exemplos de representações durante um jogo com </w:t>
      </w:r>
      <w:r w:rsidRPr="00C4113C">
        <w:rPr>
          <w:color w:val="ED7D31" w:themeColor="accent2"/>
        </w:rPr>
        <w:t>imagens do tabuleiro impres</w:t>
      </w:r>
      <w:r w:rsidR="00C31D15" w:rsidRPr="00C4113C">
        <w:rPr>
          <w:color w:val="ED7D31" w:themeColor="accent2"/>
        </w:rPr>
        <w:t>s</w:t>
      </w:r>
      <w:r w:rsidRPr="00C4113C">
        <w:rPr>
          <w:color w:val="ED7D31" w:themeColor="accent2"/>
        </w:rPr>
        <w:t>o</w:t>
      </w:r>
      <w:r w:rsidR="00C31D15" w:rsidRPr="00C4113C">
        <w:rPr>
          <w:color w:val="ED7D31" w:themeColor="accent2"/>
        </w:rPr>
        <w:t xml:space="preserve"> na consola. É também descrito</w:t>
      </w:r>
      <w:r w:rsidRPr="00C4113C">
        <w:rPr>
          <w:color w:val="ED7D31" w:themeColor="accent2"/>
        </w:rPr>
        <w:t xml:space="preserve"> </w:t>
      </w:r>
      <w:r w:rsidR="009304CB" w:rsidRPr="00C4113C">
        <w:rPr>
          <w:color w:val="ED7D31" w:themeColor="accent2"/>
        </w:rPr>
        <w:t xml:space="preserve">o código utilizado para a impressão do tabuleiro na consola e por fim é apresentado os cabeçalhos </w:t>
      </w:r>
      <w:r w:rsidR="002D5A01" w:rsidRPr="00C4113C">
        <w:rPr>
          <w:color w:val="ED7D31" w:themeColor="accent2"/>
        </w:rPr>
        <w:t>dos predicados que serão implementados com a responsabilidade</w:t>
      </w:r>
      <w:r w:rsidR="00ED394B" w:rsidRPr="00C4113C">
        <w:rPr>
          <w:color w:val="ED7D31" w:themeColor="accent2"/>
        </w:rPr>
        <w:t xml:space="preserve"> de</w:t>
      </w:r>
      <w:r w:rsidR="002D5A01" w:rsidRPr="00C4113C">
        <w:rPr>
          <w:color w:val="ED7D31" w:themeColor="accent2"/>
        </w:rPr>
        <w:t xml:space="preserve"> </w:t>
      </w:r>
      <w:r w:rsidR="004275F4" w:rsidRPr="00C4113C">
        <w:rPr>
          <w:color w:val="ED7D31" w:themeColor="accent2"/>
        </w:rPr>
        <w:t xml:space="preserve">validar e efetuar </w:t>
      </w:r>
      <w:r w:rsidR="002D5A01" w:rsidRPr="00C4113C">
        <w:rPr>
          <w:color w:val="ED7D31" w:themeColor="accent2"/>
        </w:rPr>
        <w:t>jogadas possíveis.</w:t>
      </w:r>
    </w:p>
    <w:p w14:paraId="4A9D82C4" w14:textId="549C848B" w:rsidR="009F21FE" w:rsidRDefault="009F21FE" w:rsidP="00544ABF">
      <w:pPr>
        <w:pStyle w:val="Cabealho2"/>
      </w:pPr>
      <w:bookmarkStart w:id="17" w:name="_Toc495662473"/>
      <w:bookmarkStart w:id="18" w:name="_Toc498184267"/>
      <w:r>
        <w:t>Representação do estado do jogo</w:t>
      </w:r>
      <w:bookmarkEnd w:id="17"/>
      <w:bookmarkEnd w:id="18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14CF519F" w14:textId="77777777" w:rsidR="00D7575B" w:rsidRDefault="00D7575B" w:rsidP="00D7575B"/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2A5B924D" w14:textId="4E8DD2D9" w:rsidR="000B3986" w:rsidRDefault="00B606A9" w:rsidP="00C55EA2">
      <w:r>
        <w:lastRenderedPageBreak/>
        <w:t>No tabuleiro só pode haver uma única peça das referidas acima, exceto a casa vazia.</w:t>
      </w:r>
    </w:p>
    <w:p w14:paraId="1D017A8B" w14:textId="2947D0C4" w:rsidR="00D7575B" w:rsidRDefault="00D7575B" w:rsidP="00D7575B">
      <w:pPr>
        <w:pStyle w:val="Cabealho2"/>
      </w:pPr>
      <w:r>
        <w:t>Visualização do tabuleiro</w:t>
      </w:r>
    </w:p>
    <w:p w14:paraId="48012E34" w14:textId="06F9282E" w:rsidR="00C4113C" w:rsidRDefault="00C4113C" w:rsidP="00C4113C">
      <w:pPr>
        <w:rPr>
          <w:color w:val="000000" w:themeColor="text1"/>
        </w:rPr>
      </w:pPr>
      <w:r w:rsidRPr="00C4113C">
        <w:rPr>
          <w:color w:val="000000" w:themeColor="text1"/>
        </w:rPr>
        <w:t xml:space="preserve">É descrito neste </w:t>
      </w:r>
      <w:r>
        <w:rPr>
          <w:color w:val="000000" w:themeColor="text1"/>
        </w:rPr>
        <w:t>sub</w:t>
      </w:r>
      <w:r w:rsidRPr="00C4113C">
        <w:rPr>
          <w:color w:val="000000" w:themeColor="text1"/>
        </w:rPr>
        <w:t>capítulo o código utilizado para a impressão do tabuleiro na consola e por fim é apresentado os cabeçalhos dos predicados que serão implementados com a responsabilidade de validar e efetuar jogadas possíveis.</w:t>
      </w:r>
    </w:p>
    <w:p w14:paraId="2711BDFC" w14:textId="26333B34" w:rsidR="00035F39" w:rsidRDefault="00D6282F" w:rsidP="003874A9">
      <w:pPr>
        <w:pStyle w:val="Cabealho3"/>
      </w:pPr>
      <w:bookmarkStart w:id="19" w:name="_Toc495662474"/>
      <w:bookmarkStart w:id="20" w:name="_Toc498184268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19"/>
      <w:bookmarkEnd w:id="20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 vazio , vazio , vazio , vazio , vazio , vazio , vazio , vazio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FA0234">
        <w:rPr>
          <w:sz w:val="21"/>
          <w:szCs w:val="17"/>
        </w:rPr>
        <w:t>[ k</w:t>
      </w:r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AE5EDD">
        <w:rPr>
          <w:sz w:val="21"/>
          <w:szCs w:val="17"/>
        </w:rPr>
        <w:t>[ q</w:t>
      </w:r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1" w:name="_Ref495321564"/>
      <w:bookmarkStart w:id="22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3" w:name="_Ref495789018"/>
      <w:bookmarkStart w:id="24" w:name="_Toc498251491"/>
      <w:bookmarkEnd w:id="21"/>
      <w:bookmarkEnd w:id="22"/>
      <w:r>
        <w:t xml:space="preserve">Figura </w:t>
      </w:r>
      <w:fldSimple w:instr=" SEQ Figura \* ARABIC ">
        <w:r w:rsidR="00C7163A">
          <w:rPr>
            <w:noProof/>
          </w:rPr>
          <w:t>10</w:t>
        </w:r>
      </w:fldSimple>
      <w:bookmarkEnd w:id="23"/>
      <w:r>
        <w:t xml:space="preserve">: </w:t>
      </w:r>
      <w:r w:rsidR="00035F39">
        <w:t>Estado inicial do tabuleiro apresentado na consola</w:t>
      </w:r>
      <w:bookmarkEnd w:id="24"/>
    </w:p>
    <w:p w14:paraId="7F7D0931" w14:textId="77777777" w:rsidR="000839BF" w:rsidRPr="000839BF" w:rsidRDefault="000839BF" w:rsidP="000839BF"/>
    <w:p w14:paraId="083A7B91" w14:textId="56B35115" w:rsidR="001979BC" w:rsidRDefault="001979BC" w:rsidP="001979BC">
      <w:pPr>
        <w:pStyle w:val="Cabealho3"/>
      </w:pPr>
      <w:bookmarkStart w:id="25" w:name="_Toc495662475"/>
      <w:bookmarkStart w:id="26" w:name="_Toc498184269"/>
      <w:r>
        <w:t xml:space="preserve">Lista representativa </w:t>
      </w:r>
      <w:r w:rsidR="00BF7EAD">
        <w:t>de um possível estado intermédio do jogo</w:t>
      </w:r>
      <w:bookmarkEnd w:id="25"/>
      <w:bookmarkEnd w:id="26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7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vazio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28" w:name="_Ref495411756"/>
      <w:bookmarkStart w:id="29" w:name="_Toc498251492"/>
      <w:r>
        <w:t xml:space="preserve">Figura </w:t>
      </w:r>
      <w:fldSimple w:instr=" SEQ Figura \* ARABIC ">
        <w:r w:rsidR="00C7163A">
          <w:rPr>
            <w:noProof/>
          </w:rPr>
          <w:t>11</w:t>
        </w:r>
      </w:fldSimple>
      <w:bookmarkEnd w:id="27"/>
      <w:bookmarkEnd w:id="28"/>
      <w:r>
        <w:t>: Possível estado intermédio do tabuleiro apresentado na consola</w:t>
      </w:r>
      <w:bookmarkEnd w:id="29"/>
    </w:p>
    <w:p w14:paraId="470FE049" w14:textId="4B6201A2" w:rsidR="003D5DE1" w:rsidRPr="00C31D15" w:rsidRDefault="003D5DE1" w:rsidP="00C31D15"/>
    <w:p w14:paraId="2BE5F759" w14:textId="077EA636" w:rsidR="00BF7EAD" w:rsidRPr="0041038E" w:rsidRDefault="0041038E" w:rsidP="0041038E">
      <w:pPr>
        <w:pStyle w:val="Cabealho3"/>
        <w:rPr>
          <w:bCs/>
          <w:i/>
          <w:iCs/>
        </w:rPr>
      </w:pPr>
      <w:bookmarkStart w:id="30" w:name="_Toc495662476"/>
      <w:bookmarkStart w:id="31" w:name="_Toc498184270"/>
      <w:r w:rsidRPr="0041038E">
        <w:lastRenderedPageBreak/>
        <w:t xml:space="preserve">Lista representativa de um possível estado </w:t>
      </w:r>
      <w:r>
        <w:t>final</w:t>
      </w:r>
      <w:r w:rsidRPr="0041038E">
        <w:t xml:space="preserve"> do jogo</w:t>
      </w:r>
      <w:bookmarkEnd w:id="30"/>
      <w:bookmarkEnd w:id="31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2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3" w:name="_Ref495411757"/>
      <w:bookmarkStart w:id="34" w:name="_Toc498251493"/>
      <w:r>
        <w:t xml:space="preserve">Figura </w:t>
      </w:r>
      <w:fldSimple w:instr=" SEQ Figura \* ARABIC ">
        <w:r w:rsidR="00C7163A">
          <w:rPr>
            <w:noProof/>
          </w:rPr>
          <w:t>12</w:t>
        </w:r>
      </w:fldSimple>
      <w:bookmarkEnd w:id="32"/>
      <w:bookmarkEnd w:id="33"/>
      <w:r>
        <w:t>: Possível estado final do tabuleiro apresentado na consola</w:t>
      </w:r>
      <w:bookmarkEnd w:id="34"/>
    </w:p>
    <w:p w14:paraId="7B668639" w14:textId="77777777" w:rsidR="00F611B7" w:rsidRPr="00F611B7" w:rsidRDefault="00F611B7" w:rsidP="00F611B7"/>
    <w:p w14:paraId="65A4EB94" w14:textId="46EC5330" w:rsidR="00910315" w:rsidRDefault="009117F9" w:rsidP="00910315">
      <w:pPr>
        <w:pStyle w:val="Cabealho2"/>
      </w:pPr>
      <w:bookmarkStart w:id="35" w:name="_Toc495662477"/>
      <w:bookmarkStart w:id="36" w:name="_Toc498184271"/>
      <w:r>
        <w:t>Visualização do tabuleiro em modo de texto</w:t>
      </w:r>
      <w:bookmarkEnd w:id="35"/>
      <w:bookmarkEnd w:id="36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C7163A">
        <w:t xml:space="preserve">Excerto de Código </w:t>
      </w:r>
      <w:r w:rsidR="00C7163A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C7163A">
        <w:t xml:space="preserve">Excerto de Código </w:t>
      </w:r>
      <w:r w:rsidR="00C7163A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37" w:name="_Ref495309095"/>
      <w:r>
        <w:t xml:space="preserve">Excerto de Código </w:t>
      </w:r>
      <w:fldSimple w:instr=" SEQ Excerto_de_Código \* ARABIC ">
        <w:r w:rsidR="00C7163A">
          <w:rPr>
            <w:noProof/>
          </w:rPr>
          <w:t>1</w:t>
        </w:r>
      </w:fldSimple>
      <w:bookmarkEnd w:id="37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:-</w:t>
      </w:r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(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:-</w:t>
      </w:r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:-</w:t>
      </w:r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:-</w:t>
      </w:r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lastRenderedPageBreak/>
        <w:t>        write(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Peca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(Peca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        write('  '), write(Peca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(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        write(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atom_length(H, L), write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        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(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NLinha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Linha , NLinha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Colunas, nl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Linha), write('|   '), write(NLinha), nl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Linhas, nl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Linha | T], [NLinha | ListaLinhas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(Linha, NLinha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T, ListaLinhas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(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Inicial, nl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numeroLinhas(ListaLinhas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[H | T], ListaLinhas), nl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imirIdentificadoresColunas, nl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38" w:name="_Ref495342661"/>
      <w:r>
        <w:t xml:space="preserve">Excerto de Código </w:t>
      </w:r>
      <w:fldSimple w:instr=" SEQ Excerto_de_Código \* ARABIC ">
        <w:r w:rsidR="00C7163A">
          <w:rPr>
            <w:noProof/>
          </w:rPr>
          <w:t>2</w:t>
        </w:r>
      </w:fldSimple>
      <w:bookmarkEnd w:id="38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C7163A" w:rsidRPr="00C7163A">
        <w:rPr>
          <w:i w:val="0"/>
        </w:rPr>
        <w:t xml:space="preserve">Figura </w:t>
      </w:r>
      <w:r w:rsidR="00C7163A" w:rsidRPr="00C7163A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C7163A" w:rsidRPr="00C7163A">
        <w:rPr>
          <w:i w:val="0"/>
        </w:rPr>
        <w:t xml:space="preserve">Excerto de Código </w:t>
      </w:r>
      <w:r w:rsidR="00C7163A" w:rsidRPr="00C7163A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57126AAB" w:rsidR="005B5ED1" w:rsidRDefault="00DC307F" w:rsidP="00DC307F">
      <w:pPr>
        <w:pStyle w:val="Cabealho2"/>
      </w:pPr>
      <w:bookmarkStart w:id="39" w:name="_Toc495662478"/>
      <w:bookmarkStart w:id="40" w:name="_Toc498184272"/>
      <w:r>
        <w:t>Cabeçalhos dos predicados a serem implementados</w:t>
      </w:r>
      <w:bookmarkEnd w:id="39"/>
      <w:bookmarkEnd w:id="40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r w:rsidRPr="002422ED">
        <w:rPr>
          <w:color w:val="000000" w:themeColor="text1"/>
        </w:rPr>
        <w:t>moverPeca(</w:t>
      </w:r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>, Linha, Coluna, LinhaDest, ColunaDest, Tabuleiro</w:t>
      </w:r>
      <w:r w:rsidR="00DC7AEF">
        <w:rPr>
          <w:color w:val="000000" w:themeColor="text1"/>
        </w:rPr>
        <w:t>F</w:t>
      </w:r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t>validarJogada(</w:t>
      </w:r>
      <w:r w:rsidR="00DC7AEF">
        <w:t xml:space="preserve">Tabuleiro, </w:t>
      </w:r>
      <w:r>
        <w:t>Jogador, Linha, Coluna, LinhaDest, ColunaDest, Tabuleiro</w:t>
      </w:r>
      <w:r w:rsidR="00DC7AEF">
        <w:t>F</w:t>
      </w:r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lastRenderedPageBreak/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r>
        <w:rPr>
          <w:color w:val="000000" w:themeColor="text1"/>
        </w:rPr>
        <w:t>validarCasaComPeca</w:t>
      </w:r>
      <w:r w:rsidR="007C6D70">
        <w:rPr>
          <w:color w:val="000000" w:themeColor="text1"/>
        </w:rPr>
        <w:t xml:space="preserve">(Tabuleiro, Jogador, </w:t>
      </w:r>
      <w:r w:rsidR="007C6D70">
        <w:t>LinhaI, ColunaI</w:t>
      </w:r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r>
        <w:rPr>
          <w:color w:val="000000" w:themeColor="text1"/>
        </w:rPr>
        <w:t>validarPecaJogador</w:t>
      </w:r>
      <w:r w:rsidR="00AE54CA">
        <w:rPr>
          <w:color w:val="000000" w:themeColor="text1"/>
        </w:rPr>
        <w:t>(</w:t>
      </w:r>
      <w:r w:rsidR="001573DD">
        <w:t xml:space="preserve">JogadorEmJogo, </w:t>
      </w:r>
      <w:r>
        <w:t>Jogador</w:t>
      </w:r>
      <w:r w:rsidR="001573DD">
        <w:t>Peca</w:t>
      </w:r>
      <w:r>
        <w:rPr>
          <w:color w:val="000000" w:themeColor="text1"/>
        </w:rPr>
        <w:t>)</w:t>
      </w:r>
    </w:p>
    <w:p w14:paraId="3B006FC9" w14:textId="1C60374E" w:rsidR="00A45B71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>: validarCasaComPeca.</w:t>
      </w:r>
    </w:p>
    <w:p w14:paraId="3E1F4A7C" w14:textId="77777777" w:rsidR="00C7163A" w:rsidRPr="00A45B71" w:rsidRDefault="00C7163A" w:rsidP="0083765E">
      <w:pPr>
        <w:rPr>
          <w:color w:val="000000" w:themeColor="text1"/>
        </w:rPr>
      </w:pPr>
    </w:p>
    <w:p w14:paraId="66370159" w14:textId="45E375B2" w:rsidR="00227D36" w:rsidRDefault="00EC1645" w:rsidP="00F95A6F">
      <w:pPr>
        <w:pStyle w:val="Cabealho1"/>
      </w:pPr>
      <w:bookmarkStart w:id="41" w:name="_Toc495239852"/>
      <w:bookmarkStart w:id="42" w:name="_Toc495662479"/>
      <w:bookmarkStart w:id="43" w:name="_Toc498184273"/>
      <w:r>
        <w:t>Interface com o utilizador</w:t>
      </w:r>
    </w:p>
    <w:p w14:paraId="2B7CFC89" w14:textId="77777777" w:rsidR="00764B6E" w:rsidRDefault="000950E3" w:rsidP="00764B6E">
      <w:r>
        <w:t>A interface foi desenhada de modo proporcionar ao utilizador uma experiência agradável e bastante intuitiva.</w:t>
      </w:r>
    </w:p>
    <w:p w14:paraId="599BEE0F" w14:textId="77777777" w:rsidR="00764B6E" w:rsidRDefault="00764B6E" w:rsidP="00764B6E"/>
    <w:p w14:paraId="3AD80B43" w14:textId="77777777" w:rsidR="00764B6E" w:rsidRDefault="00764B6E" w:rsidP="00764B6E">
      <w:r>
        <w:t>O menu inicial do jogo permite ao utilizador escolher o modo de jogo que deseja (</w:t>
      </w:r>
      <w:r w:rsidRPr="003573FD">
        <w:rPr>
          <w:i/>
        </w:rPr>
        <w:t>1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2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3.</w:t>
      </w:r>
      <w:r>
        <w:t xml:space="preserve"> seguido de </w:t>
      </w:r>
      <w:r>
        <w:rPr>
          <w:i/>
        </w:rPr>
        <w:t>E</w:t>
      </w:r>
      <w:r w:rsidRPr="003573FD">
        <w:rPr>
          <w:i/>
        </w:rPr>
        <w:t>nter</w:t>
      </w:r>
      <w:r>
        <w:t>), consultar as instruções de jogo (</w:t>
      </w:r>
      <w:r>
        <w:rPr>
          <w:i/>
        </w:rPr>
        <w:t>4</w:t>
      </w:r>
      <w:r w:rsidRPr="003573FD">
        <w:rPr>
          <w:i/>
        </w:rPr>
        <w:t>.</w:t>
      </w:r>
      <w:r>
        <w:t xml:space="preserve"> seguido de </w:t>
      </w:r>
      <w:r>
        <w:rPr>
          <w:i/>
        </w:rPr>
        <w:t>E</w:t>
      </w:r>
      <w:r w:rsidRPr="003573FD">
        <w:rPr>
          <w:i/>
        </w:rPr>
        <w:t>nter</w:t>
      </w:r>
      <w:r>
        <w:t>) ou sair do jogo (</w:t>
      </w:r>
      <w:r>
        <w:rPr>
          <w:i/>
        </w:rPr>
        <w:t>5</w:t>
      </w:r>
      <w:r w:rsidRPr="003573FD">
        <w:rPr>
          <w:i/>
        </w:rPr>
        <w:t>.</w:t>
      </w:r>
      <w:r>
        <w:t xml:space="preserve"> seguido de </w:t>
      </w:r>
      <w:r>
        <w:rPr>
          <w:i/>
        </w:rPr>
        <w:t>E</w:t>
      </w:r>
      <w:r w:rsidRPr="003573FD">
        <w:rPr>
          <w:i/>
        </w:rPr>
        <w:t>nter</w:t>
      </w:r>
      <w:r>
        <w:t>).</w:t>
      </w:r>
    </w:p>
    <w:p w14:paraId="3DD75198" w14:textId="77777777" w:rsidR="00764B6E" w:rsidRDefault="00764B6E" w:rsidP="00764B6E"/>
    <w:p w14:paraId="23731439" w14:textId="77777777" w:rsidR="00F30012" w:rsidRDefault="00764B6E" w:rsidP="00F30012">
      <w:r>
        <w:t>O jogador pode escolher um dos 3 modos de jogo:</w:t>
      </w:r>
    </w:p>
    <w:p w14:paraId="5C3C70F8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r w:rsidRPr="00F30012">
        <w:rPr>
          <w:i/>
        </w:rPr>
        <w:t>vs</w:t>
      </w:r>
      <w:r>
        <w:t xml:space="preserve"> Jogador;</w:t>
      </w:r>
    </w:p>
    <w:p w14:paraId="1262CB6B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r w:rsidRPr="00F30012">
        <w:rPr>
          <w:i/>
        </w:rPr>
        <w:t>vs</w:t>
      </w:r>
      <w:r>
        <w:t xml:space="preserve"> Computador;</w:t>
      </w:r>
    </w:p>
    <w:p w14:paraId="47674361" w14:textId="065EF81E" w:rsidR="000E214B" w:rsidRDefault="00764B6E" w:rsidP="00840E7F">
      <w:pPr>
        <w:pStyle w:val="PargrafodaLista"/>
        <w:numPr>
          <w:ilvl w:val="0"/>
          <w:numId w:val="28"/>
        </w:numPr>
      </w:pPr>
      <w:r>
        <w:t xml:space="preserve">Modo Computador </w:t>
      </w:r>
      <w:r w:rsidRPr="00F30012">
        <w:rPr>
          <w:i/>
        </w:rPr>
        <w:t>vs</w:t>
      </w:r>
      <w:r>
        <w:t xml:space="preserve"> Computador.</w:t>
      </w:r>
    </w:p>
    <w:p w14:paraId="18BB4E86" w14:textId="77777777" w:rsidR="00561E50" w:rsidRDefault="00561E50" w:rsidP="00561E50"/>
    <w:p w14:paraId="66CD5E14" w14:textId="4668B646" w:rsidR="00561E50" w:rsidRDefault="00561E50" w:rsidP="00561E50">
      <w:r>
        <w:t>Quando o jogador escolhe a primeira opção</w:t>
      </w:r>
      <w:r w:rsidR="00470BA4">
        <w:t xml:space="preserve"> (</w:t>
      </w:r>
      <w:r w:rsidR="00470BA4" w:rsidRPr="00470BA4">
        <w:rPr>
          <w:i/>
        </w:rPr>
        <w:t>1. Start Game Player vs Player</w:t>
      </w:r>
      <w:r w:rsidR="00470BA4">
        <w:t>)</w:t>
      </w:r>
      <w:r>
        <w:t xml:space="preserve"> </w:t>
      </w:r>
      <w:r w:rsidR="00470BA4">
        <w:t>é iniciado logo o tabuleiro e, onde de seguida são pedidas as coordenadas ao jogador branco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4"/>
        <w:gridCol w:w="4244"/>
      </w:tblGrid>
      <w:tr w:rsidR="00840E7F" w14:paraId="6705A5F3" w14:textId="77777777" w:rsidTr="00051B9F">
        <w:trPr>
          <w:trHeight w:val="4252"/>
        </w:trPr>
        <w:tc>
          <w:tcPr>
            <w:tcW w:w="4244" w:type="dxa"/>
          </w:tcPr>
          <w:p w14:paraId="4624BD54" w14:textId="3A38AA1F" w:rsidR="00840E7F" w:rsidRDefault="005C631A" w:rsidP="00840E7F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389B03E2" wp14:editId="6DA31B0A">
                  <wp:extent cx="2012914" cy="2700000"/>
                  <wp:effectExtent l="0" t="0" r="0" b="0"/>
                  <wp:docPr id="19" name="Imagem 19" descr="/Users/beatrizdehenriquesmartins/git/FEUP---PLOG/Entrega Final/Imagens/menu_Incio_Jog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/Users/beatrizdehenriquesmartins/git/FEUP---PLOG/Entrega Final/Imagens/menu_Incio_Jog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12914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F7863F" w14:textId="2A7B3BFC" w:rsidR="00840E7F" w:rsidRDefault="00840E7F" w:rsidP="00840E7F">
            <w:pPr>
              <w:pStyle w:val="Legenda"/>
            </w:pPr>
            <w:bookmarkStart w:id="44" w:name="_Toc498251494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13</w:t>
              </w:r>
            </w:fldSimple>
            <w:r>
              <w:t xml:space="preserve"> Menu de início</w:t>
            </w:r>
            <w:bookmarkEnd w:id="44"/>
          </w:p>
        </w:tc>
        <w:tc>
          <w:tcPr>
            <w:tcW w:w="4244" w:type="dxa"/>
          </w:tcPr>
          <w:p w14:paraId="052BACD0" w14:textId="5FEBA40C" w:rsidR="00840E7F" w:rsidRDefault="005C631A" w:rsidP="00840E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37116A1E" wp14:editId="656650CA">
                  <wp:extent cx="2118736" cy="2700000"/>
                  <wp:effectExtent l="0" t="0" r="0" b="0"/>
                  <wp:docPr id="20" name="Imagem 20" descr="/Users/beatrizdehenriquesmartins/git/FEUP---PLOG/Entrega Final/Imagens/menu_ajud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/Users/beatrizdehenriquesmartins/git/FEUP---PLOG/Entrega Final/Imagens/menu_ajud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18736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8E5E818" w14:textId="22BA9705" w:rsidR="00DC2482" w:rsidRDefault="00DC2482" w:rsidP="00DC2482">
            <w:pPr>
              <w:pStyle w:val="Legenda"/>
            </w:pPr>
            <w:bookmarkStart w:id="45" w:name="_Toc498251495"/>
            <w:r>
              <w:t xml:space="preserve">Figura </w:t>
            </w:r>
            <w:fldSimple w:instr=" SEQ Figura \* ARABIC ">
              <w:r w:rsidR="00C7163A">
                <w:rPr>
                  <w:noProof/>
                </w:rPr>
                <w:t>14</w:t>
              </w:r>
            </w:fldSimple>
            <w:r>
              <w:t xml:space="preserve"> Menu de apoio ao jogo</w:t>
            </w:r>
            <w:bookmarkEnd w:id="45"/>
          </w:p>
        </w:tc>
      </w:tr>
      <w:tr w:rsidR="00795D8C" w14:paraId="122212FB" w14:textId="77777777" w:rsidTr="00051B9F">
        <w:trPr>
          <w:trHeight w:val="4252"/>
        </w:trPr>
        <w:tc>
          <w:tcPr>
            <w:tcW w:w="4244" w:type="dxa"/>
          </w:tcPr>
          <w:p w14:paraId="2C9D6922" w14:textId="43865618" w:rsidR="00795D8C" w:rsidRDefault="005C631A" w:rsidP="00840E7F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9287393" wp14:editId="26485BE8">
                  <wp:extent cx="2186343" cy="2700000"/>
                  <wp:effectExtent l="0" t="0" r="0" b="0"/>
                  <wp:docPr id="21" name="Imagem 21" descr="/Users/beatrizdehenriquesmartins/git/FEUP---PLOG/Entrega Final/Imagens/menu_exi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/Users/beatrizdehenriquesmartins/git/FEUP---PLOG/Entrega Final/Imagens/menu_exi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86343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2937703" w14:textId="1DBFC250" w:rsidR="00795D8C" w:rsidRDefault="00795D8C" w:rsidP="00795D8C">
            <w:pPr>
              <w:pStyle w:val="Legenda"/>
            </w:pPr>
            <w:bookmarkStart w:id="46" w:name="_Toc498251496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C7163A">
              <w:rPr>
                <w:noProof/>
              </w:rPr>
              <w:t>15</w:t>
            </w:r>
            <w:r>
              <w:fldChar w:fldCharType="end"/>
            </w:r>
            <w:r>
              <w:t xml:space="preserve"> Menu de saída do Jogo</w:t>
            </w:r>
            <w:bookmarkEnd w:id="46"/>
          </w:p>
        </w:tc>
        <w:tc>
          <w:tcPr>
            <w:tcW w:w="4244" w:type="dxa"/>
          </w:tcPr>
          <w:p w14:paraId="6B64E63A" w14:textId="77777777" w:rsidR="00795D8C" w:rsidRDefault="00BC0521" w:rsidP="00795D8C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6639DD6" wp14:editId="14F3E355">
                  <wp:extent cx="2291038" cy="2700000"/>
                  <wp:effectExtent l="0" t="0" r="0" b="0"/>
                  <wp:docPr id="23" name="Imagem 23" descr="/Users/beatrizdehenriquesmartins/git/FEUP---PLOG/Entrega Final/Imagens/Tabuleiro-inicial_JJ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/Users/beatrizdehenriquesmartins/git/FEUP---PLOG/Entrega Final/Imagens/Tabuleiro-inicial_JJ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1038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E496E87" w14:textId="582C6248" w:rsidR="00BC0521" w:rsidRDefault="00BC0521" w:rsidP="00BC0521">
            <w:pPr>
              <w:pStyle w:val="Legenda"/>
            </w:pPr>
            <w:bookmarkStart w:id="47" w:name="_Toc498251497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C7163A">
              <w:rPr>
                <w:noProof/>
              </w:rPr>
              <w:t>16</w:t>
            </w:r>
            <w:r>
              <w:fldChar w:fldCharType="end"/>
            </w:r>
            <w:r>
              <w:t xml:space="preserve"> In</w:t>
            </w:r>
            <w:r w:rsidR="00517108">
              <w:t>í</w:t>
            </w:r>
            <w:r>
              <w:t>cio de jogo no Modo Jogador vs Jogador</w:t>
            </w:r>
            <w:bookmarkEnd w:id="47"/>
            <w:r w:rsidR="006603AF">
              <w:t xml:space="preserve"> (jogador branco</w:t>
            </w:r>
            <w:bookmarkStart w:id="48" w:name="_GoBack"/>
            <w:bookmarkEnd w:id="48"/>
            <w:r w:rsidR="006603AF">
              <w:t>)</w:t>
            </w:r>
          </w:p>
        </w:tc>
      </w:tr>
    </w:tbl>
    <w:p w14:paraId="0C4020BF" w14:textId="3A47B34B" w:rsidR="00EC1645" w:rsidRDefault="00EC1645" w:rsidP="00F95A6F">
      <w:pPr>
        <w:pStyle w:val="Cabealho1"/>
      </w:pPr>
      <w:r>
        <w:t>Conclusão</w:t>
      </w:r>
    </w:p>
    <w:p w14:paraId="5789CE71" w14:textId="0F2A5F67" w:rsidR="00F0173D" w:rsidRPr="00F95A6F" w:rsidRDefault="000B4AD9" w:rsidP="00F95A6F">
      <w:pPr>
        <w:pStyle w:val="Cabealho1"/>
      </w:pPr>
      <w:r w:rsidRPr="00F95A6F">
        <w:t>Bibliografia</w:t>
      </w:r>
      <w:bookmarkEnd w:id="41"/>
      <w:bookmarkEnd w:id="42"/>
      <w:bookmarkEnd w:id="43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27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8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 xml:space="preserve">Resumo sucinto do trabalho com 150 a 250 palavras (problema abordado, objetivo, como foi o problema resolvido/abordado, principais resultados e conclusõ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>gica do jogo em Prolog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67AB58F5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 w:rsidR="001A39CE">
        <w:rPr>
          <w:rFonts w:cs="Times"/>
          <w:color w:val="000000"/>
          <w:sz w:val="24"/>
          <w:szCs w:val="24"/>
        </w:rPr>
        <w:t xml:space="preserve"> pode ser idêntico</w:t>
      </w:r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>veis. Exemplo: valid moves(+Board, -ListOfMoves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move(+Move, +Board, -NewBoard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value(+Board, +Player, -Value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over(+Board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Escolha da jogada a efetuar pelo computador, dependendo do n ́ıvel de difi- culdade. Por exemplo: choose move(+Level, +Board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Que conclui deste projecto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36E6CD6" w14:textId="77777777" w:rsidR="00A842C5" w:rsidRDefault="00A842C5" w:rsidP="0041038E">
      <w:pPr>
        <w:spacing w:line="240" w:lineRule="auto"/>
      </w:pPr>
      <w:r>
        <w:separator/>
      </w:r>
    </w:p>
  </w:endnote>
  <w:endnote w:type="continuationSeparator" w:id="0">
    <w:p w14:paraId="7ED6E70B" w14:textId="77777777" w:rsidR="00A842C5" w:rsidRDefault="00A842C5" w:rsidP="0041038E">
      <w:pPr>
        <w:spacing w:line="240" w:lineRule="auto"/>
      </w:pPr>
      <w:r>
        <w:continuationSeparator/>
      </w:r>
    </w:p>
  </w:endnote>
  <w:endnote w:type="continuationNotice" w:id="1">
    <w:p w14:paraId="313D86B6" w14:textId="77777777" w:rsidR="00A842C5" w:rsidRDefault="00A842C5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051B9F" w:rsidRPr="000F352E" w:rsidRDefault="00051B9F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6603AF">
      <w:rPr>
        <w:rStyle w:val="Nmerodepgina"/>
        <w:noProof/>
        <w:color w:val="808080" w:themeColor="background1" w:themeShade="80"/>
      </w:rPr>
      <w:t>13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051B9F" w:rsidRPr="00F21010" w:rsidRDefault="00051B9F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C7163A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3505A88" w14:textId="77777777" w:rsidR="00A842C5" w:rsidRDefault="00A842C5" w:rsidP="0041038E">
      <w:pPr>
        <w:spacing w:line="240" w:lineRule="auto"/>
      </w:pPr>
      <w:r>
        <w:separator/>
      </w:r>
    </w:p>
  </w:footnote>
  <w:footnote w:type="continuationSeparator" w:id="0">
    <w:p w14:paraId="4B786D42" w14:textId="77777777" w:rsidR="00A842C5" w:rsidRDefault="00A842C5" w:rsidP="0041038E">
      <w:pPr>
        <w:spacing w:line="240" w:lineRule="auto"/>
      </w:pPr>
      <w:r>
        <w:continuationSeparator/>
      </w:r>
    </w:p>
  </w:footnote>
  <w:footnote w:type="continuationNotice" w:id="1">
    <w:p w14:paraId="52913E6C" w14:textId="77777777" w:rsidR="00A842C5" w:rsidRDefault="00A842C5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051B9F" w:rsidRPr="00077A29" w:rsidRDefault="00051B9F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051B9F" w:rsidRDefault="00051B9F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A964DB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8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9">
    <w:nsid w:val="7DAF6739"/>
    <w:multiLevelType w:val="hybridMultilevel"/>
    <w:tmpl w:val="0EB45E6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8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7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 w:numId="32">
    <w:abstractNumId w:val="39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3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1599B"/>
    <w:rsid w:val="00015A78"/>
    <w:rsid w:val="00021F10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1B9F"/>
    <w:rsid w:val="0005659F"/>
    <w:rsid w:val="00057C76"/>
    <w:rsid w:val="00063F0E"/>
    <w:rsid w:val="00070C79"/>
    <w:rsid w:val="00077A29"/>
    <w:rsid w:val="0008092F"/>
    <w:rsid w:val="00081314"/>
    <w:rsid w:val="00082A58"/>
    <w:rsid w:val="000839BF"/>
    <w:rsid w:val="00087EAF"/>
    <w:rsid w:val="00090E90"/>
    <w:rsid w:val="0009397F"/>
    <w:rsid w:val="000950E3"/>
    <w:rsid w:val="000964B7"/>
    <w:rsid w:val="000A00C2"/>
    <w:rsid w:val="000A3E7E"/>
    <w:rsid w:val="000A5BC1"/>
    <w:rsid w:val="000A7686"/>
    <w:rsid w:val="000B0A86"/>
    <w:rsid w:val="000B0E7A"/>
    <w:rsid w:val="000B3986"/>
    <w:rsid w:val="000B4AD9"/>
    <w:rsid w:val="000C2690"/>
    <w:rsid w:val="000C5884"/>
    <w:rsid w:val="000C5F4B"/>
    <w:rsid w:val="000C7018"/>
    <w:rsid w:val="000D0A0C"/>
    <w:rsid w:val="000D69DB"/>
    <w:rsid w:val="000D6DCF"/>
    <w:rsid w:val="000E1C73"/>
    <w:rsid w:val="000E214B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39CE"/>
    <w:rsid w:val="001A563E"/>
    <w:rsid w:val="001A5A93"/>
    <w:rsid w:val="001A7107"/>
    <w:rsid w:val="001B7618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5043"/>
    <w:rsid w:val="00215C75"/>
    <w:rsid w:val="00215C99"/>
    <w:rsid w:val="00221F34"/>
    <w:rsid w:val="00227562"/>
    <w:rsid w:val="00227D36"/>
    <w:rsid w:val="0023446A"/>
    <w:rsid w:val="00235D21"/>
    <w:rsid w:val="00236171"/>
    <w:rsid w:val="00240626"/>
    <w:rsid w:val="0024090E"/>
    <w:rsid w:val="00241F3C"/>
    <w:rsid w:val="002422ED"/>
    <w:rsid w:val="0024750B"/>
    <w:rsid w:val="00253527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4A70"/>
    <w:rsid w:val="00315BF4"/>
    <w:rsid w:val="003216BE"/>
    <w:rsid w:val="0032667F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573FD"/>
    <w:rsid w:val="00360CAD"/>
    <w:rsid w:val="00362668"/>
    <w:rsid w:val="00364BEB"/>
    <w:rsid w:val="003660E1"/>
    <w:rsid w:val="00367ECD"/>
    <w:rsid w:val="00385124"/>
    <w:rsid w:val="00385A82"/>
    <w:rsid w:val="003874A9"/>
    <w:rsid w:val="0039098E"/>
    <w:rsid w:val="00390D60"/>
    <w:rsid w:val="00391571"/>
    <w:rsid w:val="00394CAA"/>
    <w:rsid w:val="0039659F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04B7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6EE3"/>
    <w:rsid w:val="00437443"/>
    <w:rsid w:val="00440869"/>
    <w:rsid w:val="004420C5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678A8"/>
    <w:rsid w:val="00470BA4"/>
    <w:rsid w:val="00472790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E72CC"/>
    <w:rsid w:val="004F07AD"/>
    <w:rsid w:val="004F0C86"/>
    <w:rsid w:val="004F2296"/>
    <w:rsid w:val="004F4CF6"/>
    <w:rsid w:val="004F501C"/>
    <w:rsid w:val="00500312"/>
    <w:rsid w:val="005010C9"/>
    <w:rsid w:val="00511226"/>
    <w:rsid w:val="005145E0"/>
    <w:rsid w:val="00517108"/>
    <w:rsid w:val="005234F2"/>
    <w:rsid w:val="005235F5"/>
    <w:rsid w:val="00524319"/>
    <w:rsid w:val="0052628F"/>
    <w:rsid w:val="00532C8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61E50"/>
    <w:rsid w:val="00574C64"/>
    <w:rsid w:val="005775EB"/>
    <w:rsid w:val="00585E24"/>
    <w:rsid w:val="00590ED9"/>
    <w:rsid w:val="005A406A"/>
    <w:rsid w:val="005A5BDE"/>
    <w:rsid w:val="005B5ED1"/>
    <w:rsid w:val="005B7954"/>
    <w:rsid w:val="005C631A"/>
    <w:rsid w:val="005C7E71"/>
    <w:rsid w:val="005D4C76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07DA1"/>
    <w:rsid w:val="006118F5"/>
    <w:rsid w:val="00616BA7"/>
    <w:rsid w:val="00621E50"/>
    <w:rsid w:val="00625292"/>
    <w:rsid w:val="0062588B"/>
    <w:rsid w:val="006276FF"/>
    <w:rsid w:val="00627CD2"/>
    <w:rsid w:val="0064038E"/>
    <w:rsid w:val="00641C9D"/>
    <w:rsid w:val="00643111"/>
    <w:rsid w:val="00645606"/>
    <w:rsid w:val="00647947"/>
    <w:rsid w:val="00654A12"/>
    <w:rsid w:val="00655DD1"/>
    <w:rsid w:val="00657E91"/>
    <w:rsid w:val="006603AF"/>
    <w:rsid w:val="006610AA"/>
    <w:rsid w:val="00661C35"/>
    <w:rsid w:val="0066216C"/>
    <w:rsid w:val="006628C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1D0E"/>
    <w:rsid w:val="006C37DE"/>
    <w:rsid w:val="006D1655"/>
    <w:rsid w:val="006E19C4"/>
    <w:rsid w:val="006E1DF5"/>
    <w:rsid w:val="006E68FD"/>
    <w:rsid w:val="006F6F80"/>
    <w:rsid w:val="00700737"/>
    <w:rsid w:val="00704D02"/>
    <w:rsid w:val="00724687"/>
    <w:rsid w:val="00725F6B"/>
    <w:rsid w:val="00727E01"/>
    <w:rsid w:val="00730AA1"/>
    <w:rsid w:val="00731866"/>
    <w:rsid w:val="007318C2"/>
    <w:rsid w:val="00734EC1"/>
    <w:rsid w:val="0074087B"/>
    <w:rsid w:val="0074199C"/>
    <w:rsid w:val="0075316C"/>
    <w:rsid w:val="00754AE7"/>
    <w:rsid w:val="00755C85"/>
    <w:rsid w:val="00763AB3"/>
    <w:rsid w:val="00764B6E"/>
    <w:rsid w:val="007712B5"/>
    <w:rsid w:val="00771998"/>
    <w:rsid w:val="00772FD9"/>
    <w:rsid w:val="007742B7"/>
    <w:rsid w:val="00781891"/>
    <w:rsid w:val="00783E06"/>
    <w:rsid w:val="0078781F"/>
    <w:rsid w:val="00787928"/>
    <w:rsid w:val="0079000C"/>
    <w:rsid w:val="007912AF"/>
    <w:rsid w:val="00795D8C"/>
    <w:rsid w:val="00797EFF"/>
    <w:rsid w:val="007B1909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5C7"/>
    <w:rsid w:val="00815691"/>
    <w:rsid w:val="00820CD0"/>
    <w:rsid w:val="00832D58"/>
    <w:rsid w:val="00836D15"/>
    <w:rsid w:val="0083765E"/>
    <w:rsid w:val="00840E7F"/>
    <w:rsid w:val="00843F6F"/>
    <w:rsid w:val="00844810"/>
    <w:rsid w:val="00844F4E"/>
    <w:rsid w:val="008628C3"/>
    <w:rsid w:val="00865DAF"/>
    <w:rsid w:val="008673DC"/>
    <w:rsid w:val="00871708"/>
    <w:rsid w:val="0087200F"/>
    <w:rsid w:val="00874F4F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20C4"/>
    <w:rsid w:val="00995140"/>
    <w:rsid w:val="009A1D6A"/>
    <w:rsid w:val="009A376F"/>
    <w:rsid w:val="009B4BA1"/>
    <w:rsid w:val="009C26DD"/>
    <w:rsid w:val="009C5BF1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443D2"/>
    <w:rsid w:val="00A45B71"/>
    <w:rsid w:val="00A51C53"/>
    <w:rsid w:val="00A51F96"/>
    <w:rsid w:val="00A52E70"/>
    <w:rsid w:val="00A552A4"/>
    <w:rsid w:val="00A6306B"/>
    <w:rsid w:val="00A65513"/>
    <w:rsid w:val="00A662EF"/>
    <w:rsid w:val="00A70895"/>
    <w:rsid w:val="00A72212"/>
    <w:rsid w:val="00A77A80"/>
    <w:rsid w:val="00A842C5"/>
    <w:rsid w:val="00A85D9C"/>
    <w:rsid w:val="00A85FC7"/>
    <w:rsid w:val="00A92BAC"/>
    <w:rsid w:val="00A944CF"/>
    <w:rsid w:val="00A95BF9"/>
    <w:rsid w:val="00AA04E6"/>
    <w:rsid w:val="00AB560C"/>
    <w:rsid w:val="00AB560E"/>
    <w:rsid w:val="00AB6A11"/>
    <w:rsid w:val="00AB7882"/>
    <w:rsid w:val="00AC3B1E"/>
    <w:rsid w:val="00AC5A92"/>
    <w:rsid w:val="00AC60D8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0521"/>
    <w:rsid w:val="00BC223A"/>
    <w:rsid w:val="00BC4C16"/>
    <w:rsid w:val="00BD216A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13C"/>
    <w:rsid w:val="00C41A12"/>
    <w:rsid w:val="00C55EA2"/>
    <w:rsid w:val="00C60D8F"/>
    <w:rsid w:val="00C6124B"/>
    <w:rsid w:val="00C6126A"/>
    <w:rsid w:val="00C70503"/>
    <w:rsid w:val="00C7163A"/>
    <w:rsid w:val="00C716C9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1380"/>
    <w:rsid w:val="00CC355A"/>
    <w:rsid w:val="00CC5180"/>
    <w:rsid w:val="00CD0114"/>
    <w:rsid w:val="00CD41E7"/>
    <w:rsid w:val="00CD5C27"/>
    <w:rsid w:val="00CD75AA"/>
    <w:rsid w:val="00CD7742"/>
    <w:rsid w:val="00CE0E0A"/>
    <w:rsid w:val="00CE3E78"/>
    <w:rsid w:val="00CF0A35"/>
    <w:rsid w:val="00CF27EB"/>
    <w:rsid w:val="00CF324D"/>
    <w:rsid w:val="00CF3DEA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3360A"/>
    <w:rsid w:val="00D45433"/>
    <w:rsid w:val="00D471DE"/>
    <w:rsid w:val="00D47E26"/>
    <w:rsid w:val="00D52DAC"/>
    <w:rsid w:val="00D54795"/>
    <w:rsid w:val="00D55E6A"/>
    <w:rsid w:val="00D567C5"/>
    <w:rsid w:val="00D60E05"/>
    <w:rsid w:val="00D6282F"/>
    <w:rsid w:val="00D62E97"/>
    <w:rsid w:val="00D7145E"/>
    <w:rsid w:val="00D74D12"/>
    <w:rsid w:val="00D750D9"/>
    <w:rsid w:val="00D7575B"/>
    <w:rsid w:val="00D76AD5"/>
    <w:rsid w:val="00D77C89"/>
    <w:rsid w:val="00D83B1E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2482"/>
    <w:rsid w:val="00DC307F"/>
    <w:rsid w:val="00DC7AEF"/>
    <w:rsid w:val="00DD74DF"/>
    <w:rsid w:val="00DE0E47"/>
    <w:rsid w:val="00DE61F7"/>
    <w:rsid w:val="00DF4165"/>
    <w:rsid w:val="00DF7E29"/>
    <w:rsid w:val="00E0239F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1A3C"/>
    <w:rsid w:val="00E67F59"/>
    <w:rsid w:val="00E87FFD"/>
    <w:rsid w:val="00E9046B"/>
    <w:rsid w:val="00E90B52"/>
    <w:rsid w:val="00E9160C"/>
    <w:rsid w:val="00E92A39"/>
    <w:rsid w:val="00E9476E"/>
    <w:rsid w:val="00EA38DA"/>
    <w:rsid w:val="00EA51A6"/>
    <w:rsid w:val="00EB3A02"/>
    <w:rsid w:val="00EB54FF"/>
    <w:rsid w:val="00EB5F9F"/>
    <w:rsid w:val="00EB7F73"/>
    <w:rsid w:val="00EC0AE3"/>
    <w:rsid w:val="00EC1645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E7CEC"/>
    <w:rsid w:val="00EF1670"/>
    <w:rsid w:val="00EF6ED4"/>
    <w:rsid w:val="00F01680"/>
    <w:rsid w:val="00F0173D"/>
    <w:rsid w:val="00F02346"/>
    <w:rsid w:val="00F16E23"/>
    <w:rsid w:val="00F20BC4"/>
    <w:rsid w:val="00F21010"/>
    <w:rsid w:val="00F30012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660DC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48D3"/>
    <w:rsid w:val="00FB70C2"/>
    <w:rsid w:val="00FC0EA1"/>
    <w:rsid w:val="00FC3DB7"/>
    <w:rsid w:val="00FC56F2"/>
    <w:rsid w:val="00FC5B70"/>
    <w:rsid w:val="00FC610D"/>
    <w:rsid w:val="00FE1F85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image" Target="media/image14.png"/><Relationship Id="rId24" Type="http://schemas.openxmlformats.org/officeDocument/2006/relationships/image" Target="media/image15.png"/><Relationship Id="rId25" Type="http://schemas.openxmlformats.org/officeDocument/2006/relationships/image" Target="media/image16.png"/><Relationship Id="rId26" Type="http://schemas.openxmlformats.org/officeDocument/2006/relationships/image" Target="media/image17.png"/><Relationship Id="rId27" Type="http://schemas.openxmlformats.org/officeDocument/2006/relationships/hyperlink" Target="https://lichess.org/study/7qOrZwG6" TargetMode="External"/><Relationship Id="rId28" Type="http://schemas.openxmlformats.org/officeDocument/2006/relationships/hyperlink" Target="https://brainking.com/pt/GameRules?tp=125" TargetMode="External"/><Relationship Id="rId29" Type="http://schemas.openxmlformats.org/officeDocument/2006/relationships/fontTable" Target="fontTable.xml"/><Relationship Id="rId30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E676303E-6737-7B4E-87FB-49B804B53E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14</Pages>
  <Words>4169</Words>
  <Characters>22517</Characters>
  <Application>Microsoft Macintosh Word</Application>
  <DocSecurity>0</DocSecurity>
  <Lines>187</Lines>
  <Paragraphs>5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6633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40</cp:revision>
  <cp:lastPrinted>2017-11-12T12:01:00Z</cp:lastPrinted>
  <dcterms:created xsi:type="dcterms:W3CDTF">2017-11-12T10:24:00Z</dcterms:created>
  <dcterms:modified xsi:type="dcterms:W3CDTF">2017-11-12T12:08:00Z</dcterms:modified>
  <cp:category/>
</cp:coreProperties>
</file>